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095B5" w14:textId="26FCA8A4" w:rsidR="00154F4A" w:rsidRPr="00FA1935" w:rsidRDefault="00FA1935" w:rsidP="00FA1935">
      <w:pPr>
        <w:pStyle w:val="Heading1"/>
        <w:rPr>
          <w:color w:val="auto"/>
        </w:rPr>
      </w:pPr>
      <w:bookmarkStart w:id="0" w:name="_Toc98239179"/>
      <w:r w:rsidRPr="00FA1935">
        <w:rPr>
          <w:color w:val="auto"/>
        </w:rPr>
        <w:t>Abstract</w:t>
      </w:r>
      <w:bookmarkEnd w:id="0"/>
    </w:p>
    <w:p w14:paraId="49D10D4B" w14:textId="310EF5F9" w:rsidR="00FA1935" w:rsidRDefault="00FA1935">
      <w:pPr>
        <w:rPr>
          <w:rFonts w:cstheme="minorHAnsi"/>
          <w:sz w:val="24"/>
          <w:szCs w:val="24"/>
        </w:rPr>
      </w:pPr>
    </w:p>
    <w:p w14:paraId="25FF302B" w14:textId="49E7ABE0" w:rsidR="00FA1935" w:rsidRDefault="00FA1935">
      <w:pPr>
        <w:rPr>
          <w:rFonts w:cstheme="minorHAnsi"/>
          <w:sz w:val="24"/>
          <w:szCs w:val="24"/>
        </w:rPr>
      </w:pPr>
    </w:p>
    <w:p w14:paraId="57B98A70" w14:textId="0400D145" w:rsidR="00FA1935" w:rsidRDefault="00FA1935">
      <w:pPr>
        <w:rPr>
          <w:rFonts w:cstheme="minorHAnsi"/>
          <w:sz w:val="24"/>
          <w:szCs w:val="24"/>
        </w:rPr>
      </w:pPr>
    </w:p>
    <w:p w14:paraId="2E68EABB" w14:textId="0A01D749" w:rsidR="00FA1935" w:rsidRDefault="00FA1935">
      <w:pPr>
        <w:rPr>
          <w:rFonts w:cstheme="minorHAnsi"/>
          <w:sz w:val="24"/>
          <w:szCs w:val="24"/>
        </w:rPr>
      </w:pPr>
    </w:p>
    <w:p w14:paraId="03ACCCB6" w14:textId="173616A5" w:rsidR="00FA1935" w:rsidRDefault="00FA1935">
      <w:pPr>
        <w:rPr>
          <w:rFonts w:cstheme="minorHAnsi"/>
          <w:sz w:val="24"/>
          <w:szCs w:val="24"/>
        </w:rPr>
      </w:pPr>
    </w:p>
    <w:p w14:paraId="110F7815" w14:textId="197E83B1" w:rsidR="00FA1935" w:rsidRDefault="00FA1935">
      <w:pPr>
        <w:rPr>
          <w:rFonts w:cstheme="minorHAnsi"/>
          <w:sz w:val="24"/>
          <w:szCs w:val="24"/>
        </w:rPr>
      </w:pPr>
    </w:p>
    <w:p w14:paraId="258ECA69" w14:textId="71F7DEF4" w:rsidR="00FA1935" w:rsidRDefault="00FA1935">
      <w:pPr>
        <w:rPr>
          <w:rFonts w:cstheme="minorHAnsi"/>
          <w:sz w:val="24"/>
          <w:szCs w:val="24"/>
        </w:rPr>
      </w:pPr>
    </w:p>
    <w:p w14:paraId="4D313B6A" w14:textId="74C12640" w:rsidR="00FA1935" w:rsidRDefault="00FA1935">
      <w:pPr>
        <w:rPr>
          <w:rFonts w:cstheme="minorHAnsi"/>
          <w:sz w:val="24"/>
          <w:szCs w:val="24"/>
        </w:rPr>
      </w:pPr>
    </w:p>
    <w:p w14:paraId="30E54FCD" w14:textId="68332A56" w:rsidR="00FA1935" w:rsidRDefault="00FA1935">
      <w:pPr>
        <w:rPr>
          <w:rFonts w:cstheme="minorHAnsi"/>
          <w:sz w:val="24"/>
          <w:szCs w:val="24"/>
        </w:rPr>
      </w:pPr>
    </w:p>
    <w:p w14:paraId="0DEC0E4C" w14:textId="33ED200C" w:rsidR="00FA1935" w:rsidRDefault="00FA1935">
      <w:pPr>
        <w:rPr>
          <w:rFonts w:cstheme="minorHAnsi"/>
          <w:sz w:val="24"/>
          <w:szCs w:val="24"/>
        </w:rPr>
      </w:pPr>
    </w:p>
    <w:p w14:paraId="2AF34D2B" w14:textId="52E4382C" w:rsidR="00FA1935" w:rsidRDefault="00FA1935">
      <w:pPr>
        <w:rPr>
          <w:rFonts w:cstheme="minorHAnsi"/>
          <w:sz w:val="24"/>
          <w:szCs w:val="24"/>
        </w:rPr>
      </w:pPr>
    </w:p>
    <w:p w14:paraId="184BC9C0" w14:textId="2E879574" w:rsidR="00FA1935" w:rsidRDefault="00FA1935">
      <w:pPr>
        <w:rPr>
          <w:rFonts w:cstheme="minorHAnsi"/>
          <w:sz w:val="24"/>
          <w:szCs w:val="24"/>
        </w:rPr>
      </w:pPr>
    </w:p>
    <w:p w14:paraId="227D60A7" w14:textId="3EF1B485" w:rsidR="00FA1935" w:rsidRDefault="00FA1935">
      <w:pPr>
        <w:rPr>
          <w:rFonts w:cstheme="minorHAnsi"/>
          <w:sz w:val="24"/>
          <w:szCs w:val="24"/>
        </w:rPr>
      </w:pPr>
    </w:p>
    <w:p w14:paraId="59A72197" w14:textId="7BC07E6F" w:rsidR="00FA1935" w:rsidRDefault="00FA1935">
      <w:pPr>
        <w:rPr>
          <w:rFonts w:cstheme="minorHAnsi"/>
          <w:sz w:val="24"/>
          <w:szCs w:val="24"/>
        </w:rPr>
      </w:pPr>
    </w:p>
    <w:p w14:paraId="22BF6DB3" w14:textId="24E02BCB" w:rsidR="00FA1935" w:rsidRDefault="00FA1935">
      <w:pPr>
        <w:rPr>
          <w:rFonts w:cstheme="minorHAnsi"/>
          <w:sz w:val="24"/>
          <w:szCs w:val="24"/>
        </w:rPr>
      </w:pPr>
    </w:p>
    <w:p w14:paraId="46FCD453" w14:textId="6C6A5C3A" w:rsidR="00FA1935" w:rsidRDefault="00FA1935">
      <w:pPr>
        <w:rPr>
          <w:rFonts w:cstheme="minorHAnsi"/>
          <w:sz w:val="24"/>
          <w:szCs w:val="24"/>
        </w:rPr>
      </w:pPr>
    </w:p>
    <w:p w14:paraId="47610260" w14:textId="6FA4E687" w:rsidR="00FA1935" w:rsidRDefault="00FA1935">
      <w:pPr>
        <w:rPr>
          <w:rFonts w:cstheme="minorHAnsi"/>
          <w:sz w:val="24"/>
          <w:szCs w:val="24"/>
        </w:rPr>
      </w:pPr>
    </w:p>
    <w:p w14:paraId="242CB817" w14:textId="629F0552" w:rsidR="00FA1935" w:rsidRDefault="00FA1935">
      <w:pPr>
        <w:rPr>
          <w:rFonts w:cstheme="minorHAnsi"/>
          <w:sz w:val="24"/>
          <w:szCs w:val="24"/>
        </w:rPr>
      </w:pPr>
    </w:p>
    <w:p w14:paraId="099C191F" w14:textId="447C772E" w:rsidR="00FA1935" w:rsidRDefault="00FA1935">
      <w:pPr>
        <w:rPr>
          <w:rFonts w:cstheme="minorHAnsi"/>
          <w:sz w:val="24"/>
          <w:szCs w:val="24"/>
        </w:rPr>
      </w:pPr>
    </w:p>
    <w:p w14:paraId="75F4ED09" w14:textId="50365D7E" w:rsidR="00FA1935" w:rsidRDefault="00FA1935">
      <w:pPr>
        <w:rPr>
          <w:rFonts w:cstheme="minorHAnsi"/>
          <w:sz w:val="24"/>
          <w:szCs w:val="24"/>
        </w:rPr>
      </w:pPr>
    </w:p>
    <w:p w14:paraId="50AD81EA" w14:textId="2B5DD15D" w:rsidR="00FA1935" w:rsidRDefault="00FA1935">
      <w:pPr>
        <w:rPr>
          <w:rFonts w:cstheme="minorHAnsi"/>
          <w:sz w:val="24"/>
          <w:szCs w:val="24"/>
        </w:rPr>
      </w:pPr>
    </w:p>
    <w:p w14:paraId="4935B114" w14:textId="2BD7335E" w:rsidR="00FA1935" w:rsidRDefault="00FA1935">
      <w:pPr>
        <w:rPr>
          <w:rFonts w:cstheme="minorHAnsi"/>
          <w:sz w:val="24"/>
          <w:szCs w:val="24"/>
        </w:rPr>
      </w:pPr>
    </w:p>
    <w:p w14:paraId="79DA7496" w14:textId="4CB79DB8" w:rsidR="00FA1935" w:rsidRDefault="00FA1935">
      <w:pPr>
        <w:rPr>
          <w:rFonts w:cstheme="minorHAnsi"/>
          <w:sz w:val="24"/>
          <w:szCs w:val="24"/>
        </w:rPr>
      </w:pPr>
    </w:p>
    <w:p w14:paraId="3B2A862B" w14:textId="6969EFCB" w:rsidR="00FA1935" w:rsidRDefault="00FA1935">
      <w:pPr>
        <w:rPr>
          <w:rFonts w:cstheme="minorHAnsi"/>
          <w:sz w:val="24"/>
          <w:szCs w:val="24"/>
        </w:rPr>
      </w:pPr>
    </w:p>
    <w:p w14:paraId="20212639" w14:textId="32C42CA1" w:rsidR="00FA1935" w:rsidRDefault="00FA1935">
      <w:pPr>
        <w:rPr>
          <w:rFonts w:cstheme="minorHAnsi"/>
          <w:sz w:val="24"/>
          <w:szCs w:val="24"/>
        </w:rPr>
      </w:pPr>
    </w:p>
    <w:p w14:paraId="2AF0E0C0" w14:textId="75EAEB6E" w:rsidR="00FA1935" w:rsidRDefault="00FA1935">
      <w:pPr>
        <w:rPr>
          <w:rFonts w:cstheme="minorHAnsi"/>
          <w:sz w:val="24"/>
          <w:szCs w:val="24"/>
        </w:rPr>
      </w:pPr>
    </w:p>
    <w:p w14:paraId="5056D851" w14:textId="77777777" w:rsidR="00FA1935" w:rsidRDefault="00FA1935">
      <w:pPr>
        <w:rPr>
          <w:rFonts w:cstheme="minorHAnsi"/>
          <w:sz w:val="24"/>
          <w:szCs w:val="24"/>
        </w:rPr>
      </w:pPr>
    </w:p>
    <w:sdt>
      <w:sdtPr>
        <w:rPr>
          <w:rFonts w:asciiTheme="minorHAnsi" w:eastAsiaTheme="minorHAnsi" w:hAnsiTheme="minorHAnsi" w:cstheme="minorBidi"/>
          <w:color w:val="auto"/>
          <w:sz w:val="22"/>
          <w:szCs w:val="22"/>
          <w:lang w:val="en-GB"/>
        </w:rPr>
        <w:id w:val="1063757257"/>
        <w:docPartObj>
          <w:docPartGallery w:val="Table of Contents"/>
          <w:docPartUnique/>
        </w:docPartObj>
      </w:sdtPr>
      <w:sdtEndPr>
        <w:rPr>
          <w:b/>
          <w:bCs/>
          <w:noProof/>
        </w:rPr>
      </w:sdtEndPr>
      <w:sdtContent>
        <w:p w14:paraId="6F0E100D" w14:textId="7C5A0715" w:rsidR="00154F4A" w:rsidRDefault="00154F4A">
          <w:pPr>
            <w:pStyle w:val="TOCHeading"/>
          </w:pPr>
          <w:r>
            <w:t>Contents</w:t>
          </w:r>
        </w:p>
        <w:p w14:paraId="7AD21899" w14:textId="0F044955" w:rsidR="008B5BC6" w:rsidRDefault="00154F4A">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98239179" w:history="1">
            <w:r w:rsidR="008B5BC6" w:rsidRPr="00FA455C">
              <w:rPr>
                <w:rStyle w:val="Hyperlink"/>
                <w:noProof/>
              </w:rPr>
              <w:t>Abstract</w:t>
            </w:r>
            <w:r w:rsidR="008B5BC6">
              <w:rPr>
                <w:noProof/>
                <w:webHidden/>
              </w:rPr>
              <w:tab/>
            </w:r>
            <w:r w:rsidR="008B5BC6">
              <w:rPr>
                <w:noProof/>
                <w:webHidden/>
              </w:rPr>
              <w:fldChar w:fldCharType="begin"/>
            </w:r>
            <w:r w:rsidR="008B5BC6">
              <w:rPr>
                <w:noProof/>
                <w:webHidden/>
              </w:rPr>
              <w:instrText xml:space="preserve"> PAGEREF _Toc98239179 \h </w:instrText>
            </w:r>
            <w:r w:rsidR="008B5BC6">
              <w:rPr>
                <w:noProof/>
                <w:webHidden/>
              </w:rPr>
            </w:r>
            <w:r w:rsidR="008B5BC6">
              <w:rPr>
                <w:noProof/>
                <w:webHidden/>
              </w:rPr>
              <w:fldChar w:fldCharType="separate"/>
            </w:r>
            <w:r w:rsidR="008B5BC6">
              <w:rPr>
                <w:noProof/>
                <w:webHidden/>
              </w:rPr>
              <w:t>1</w:t>
            </w:r>
            <w:r w:rsidR="008B5BC6">
              <w:rPr>
                <w:noProof/>
                <w:webHidden/>
              </w:rPr>
              <w:fldChar w:fldCharType="end"/>
            </w:r>
          </w:hyperlink>
        </w:p>
        <w:p w14:paraId="69069CF1" w14:textId="7993BD1B" w:rsidR="008B5BC6" w:rsidRDefault="008B5BC6">
          <w:pPr>
            <w:pStyle w:val="TOC1"/>
            <w:tabs>
              <w:tab w:val="right" w:leader="dot" w:pos="9016"/>
            </w:tabs>
            <w:rPr>
              <w:rFonts w:eastAsiaTheme="minorEastAsia"/>
              <w:noProof/>
              <w:lang w:eastAsia="en-GB"/>
            </w:rPr>
          </w:pPr>
          <w:hyperlink w:anchor="_Toc98239180" w:history="1">
            <w:r w:rsidRPr="00FA455C">
              <w:rPr>
                <w:rStyle w:val="Hyperlink"/>
                <w:noProof/>
              </w:rPr>
              <w:t>1.0 Introduction</w:t>
            </w:r>
            <w:r>
              <w:rPr>
                <w:noProof/>
                <w:webHidden/>
              </w:rPr>
              <w:tab/>
            </w:r>
            <w:r>
              <w:rPr>
                <w:noProof/>
                <w:webHidden/>
              </w:rPr>
              <w:fldChar w:fldCharType="begin"/>
            </w:r>
            <w:r>
              <w:rPr>
                <w:noProof/>
                <w:webHidden/>
              </w:rPr>
              <w:instrText xml:space="preserve"> PAGEREF _Toc98239180 \h </w:instrText>
            </w:r>
            <w:r>
              <w:rPr>
                <w:noProof/>
                <w:webHidden/>
              </w:rPr>
            </w:r>
            <w:r>
              <w:rPr>
                <w:noProof/>
                <w:webHidden/>
              </w:rPr>
              <w:fldChar w:fldCharType="separate"/>
            </w:r>
            <w:r>
              <w:rPr>
                <w:noProof/>
                <w:webHidden/>
              </w:rPr>
              <w:t>3</w:t>
            </w:r>
            <w:r>
              <w:rPr>
                <w:noProof/>
                <w:webHidden/>
              </w:rPr>
              <w:fldChar w:fldCharType="end"/>
            </w:r>
          </w:hyperlink>
        </w:p>
        <w:p w14:paraId="3DBFB107" w14:textId="0242074D" w:rsidR="008B5BC6" w:rsidRDefault="008B5BC6">
          <w:pPr>
            <w:pStyle w:val="TOC1"/>
            <w:tabs>
              <w:tab w:val="right" w:leader="dot" w:pos="9016"/>
            </w:tabs>
            <w:rPr>
              <w:rFonts w:eastAsiaTheme="minorEastAsia"/>
              <w:noProof/>
              <w:lang w:eastAsia="en-GB"/>
            </w:rPr>
          </w:pPr>
          <w:hyperlink w:anchor="_Toc98239181" w:history="1">
            <w:r w:rsidRPr="00FA455C">
              <w:rPr>
                <w:rStyle w:val="Hyperlink"/>
                <w:noProof/>
              </w:rPr>
              <w:t>2.0 Literature Review</w:t>
            </w:r>
            <w:r>
              <w:rPr>
                <w:noProof/>
                <w:webHidden/>
              </w:rPr>
              <w:tab/>
            </w:r>
            <w:r>
              <w:rPr>
                <w:noProof/>
                <w:webHidden/>
              </w:rPr>
              <w:fldChar w:fldCharType="begin"/>
            </w:r>
            <w:r>
              <w:rPr>
                <w:noProof/>
                <w:webHidden/>
              </w:rPr>
              <w:instrText xml:space="preserve"> PAGEREF _Toc98239181 \h </w:instrText>
            </w:r>
            <w:r>
              <w:rPr>
                <w:noProof/>
                <w:webHidden/>
              </w:rPr>
            </w:r>
            <w:r>
              <w:rPr>
                <w:noProof/>
                <w:webHidden/>
              </w:rPr>
              <w:fldChar w:fldCharType="separate"/>
            </w:r>
            <w:r>
              <w:rPr>
                <w:noProof/>
                <w:webHidden/>
              </w:rPr>
              <w:t>3</w:t>
            </w:r>
            <w:r>
              <w:rPr>
                <w:noProof/>
                <w:webHidden/>
              </w:rPr>
              <w:fldChar w:fldCharType="end"/>
            </w:r>
          </w:hyperlink>
        </w:p>
        <w:p w14:paraId="7DF72D76" w14:textId="1525BBA3" w:rsidR="008B5BC6" w:rsidRDefault="008B5BC6">
          <w:pPr>
            <w:pStyle w:val="TOC2"/>
            <w:tabs>
              <w:tab w:val="right" w:leader="dot" w:pos="9016"/>
            </w:tabs>
            <w:rPr>
              <w:rFonts w:eastAsiaTheme="minorEastAsia"/>
              <w:noProof/>
              <w:lang w:eastAsia="en-GB"/>
            </w:rPr>
          </w:pPr>
          <w:hyperlink w:anchor="_Toc98239182" w:history="1">
            <w:r w:rsidRPr="00FA455C">
              <w:rPr>
                <w:rStyle w:val="Hyperlink"/>
                <w:noProof/>
              </w:rPr>
              <w:t>2.1 Mesh Generation and Rendering</w:t>
            </w:r>
            <w:r>
              <w:rPr>
                <w:noProof/>
                <w:webHidden/>
              </w:rPr>
              <w:tab/>
            </w:r>
            <w:r>
              <w:rPr>
                <w:noProof/>
                <w:webHidden/>
              </w:rPr>
              <w:fldChar w:fldCharType="begin"/>
            </w:r>
            <w:r>
              <w:rPr>
                <w:noProof/>
                <w:webHidden/>
              </w:rPr>
              <w:instrText xml:space="preserve"> PAGEREF _Toc98239182 \h </w:instrText>
            </w:r>
            <w:r>
              <w:rPr>
                <w:noProof/>
                <w:webHidden/>
              </w:rPr>
            </w:r>
            <w:r>
              <w:rPr>
                <w:noProof/>
                <w:webHidden/>
              </w:rPr>
              <w:fldChar w:fldCharType="separate"/>
            </w:r>
            <w:r>
              <w:rPr>
                <w:noProof/>
                <w:webHidden/>
              </w:rPr>
              <w:t>3</w:t>
            </w:r>
            <w:r>
              <w:rPr>
                <w:noProof/>
                <w:webHidden/>
              </w:rPr>
              <w:fldChar w:fldCharType="end"/>
            </w:r>
          </w:hyperlink>
        </w:p>
        <w:p w14:paraId="0E97F27E" w14:textId="2071C3E6" w:rsidR="008B5BC6" w:rsidRDefault="008B5BC6">
          <w:pPr>
            <w:pStyle w:val="TOC2"/>
            <w:tabs>
              <w:tab w:val="right" w:leader="dot" w:pos="9016"/>
            </w:tabs>
            <w:rPr>
              <w:rFonts w:eastAsiaTheme="minorEastAsia"/>
              <w:noProof/>
              <w:lang w:eastAsia="en-GB"/>
            </w:rPr>
          </w:pPr>
          <w:hyperlink w:anchor="_Toc98239183" w:history="1">
            <w:r w:rsidRPr="00FA455C">
              <w:rPr>
                <w:rStyle w:val="Hyperlink"/>
                <w:noProof/>
              </w:rPr>
              <w:t>2.2 Mesh Generation and Rendering</w:t>
            </w:r>
            <w:r>
              <w:rPr>
                <w:noProof/>
                <w:webHidden/>
              </w:rPr>
              <w:tab/>
            </w:r>
            <w:r>
              <w:rPr>
                <w:noProof/>
                <w:webHidden/>
              </w:rPr>
              <w:fldChar w:fldCharType="begin"/>
            </w:r>
            <w:r>
              <w:rPr>
                <w:noProof/>
                <w:webHidden/>
              </w:rPr>
              <w:instrText xml:space="preserve"> PAGEREF _Toc98239183 \h </w:instrText>
            </w:r>
            <w:r>
              <w:rPr>
                <w:noProof/>
                <w:webHidden/>
              </w:rPr>
            </w:r>
            <w:r>
              <w:rPr>
                <w:noProof/>
                <w:webHidden/>
              </w:rPr>
              <w:fldChar w:fldCharType="separate"/>
            </w:r>
            <w:r>
              <w:rPr>
                <w:noProof/>
                <w:webHidden/>
              </w:rPr>
              <w:t>4</w:t>
            </w:r>
            <w:r>
              <w:rPr>
                <w:noProof/>
                <w:webHidden/>
              </w:rPr>
              <w:fldChar w:fldCharType="end"/>
            </w:r>
          </w:hyperlink>
        </w:p>
        <w:p w14:paraId="763E9187" w14:textId="6F906613" w:rsidR="008B5BC6" w:rsidRDefault="008B5BC6">
          <w:pPr>
            <w:pStyle w:val="TOC2"/>
            <w:tabs>
              <w:tab w:val="right" w:leader="dot" w:pos="9016"/>
            </w:tabs>
            <w:rPr>
              <w:rFonts w:eastAsiaTheme="minorEastAsia"/>
              <w:noProof/>
              <w:lang w:eastAsia="en-GB"/>
            </w:rPr>
          </w:pPr>
          <w:hyperlink w:anchor="_Toc98239184" w:history="1">
            <w:r w:rsidRPr="00FA455C">
              <w:rPr>
                <w:rStyle w:val="Hyperlink"/>
                <w:noProof/>
              </w:rPr>
              <w:t>2.3 Procedural generation techniques</w:t>
            </w:r>
            <w:r>
              <w:rPr>
                <w:noProof/>
                <w:webHidden/>
              </w:rPr>
              <w:tab/>
            </w:r>
            <w:r>
              <w:rPr>
                <w:noProof/>
                <w:webHidden/>
              </w:rPr>
              <w:fldChar w:fldCharType="begin"/>
            </w:r>
            <w:r>
              <w:rPr>
                <w:noProof/>
                <w:webHidden/>
              </w:rPr>
              <w:instrText xml:space="preserve"> PAGEREF _Toc98239184 \h </w:instrText>
            </w:r>
            <w:r>
              <w:rPr>
                <w:noProof/>
                <w:webHidden/>
              </w:rPr>
            </w:r>
            <w:r>
              <w:rPr>
                <w:noProof/>
                <w:webHidden/>
              </w:rPr>
              <w:fldChar w:fldCharType="separate"/>
            </w:r>
            <w:r>
              <w:rPr>
                <w:noProof/>
                <w:webHidden/>
              </w:rPr>
              <w:t>4</w:t>
            </w:r>
            <w:r>
              <w:rPr>
                <w:noProof/>
                <w:webHidden/>
              </w:rPr>
              <w:fldChar w:fldCharType="end"/>
            </w:r>
          </w:hyperlink>
        </w:p>
        <w:p w14:paraId="5961EC5D" w14:textId="42C99A9D" w:rsidR="008B5BC6" w:rsidRDefault="008B5BC6">
          <w:pPr>
            <w:pStyle w:val="TOC2"/>
            <w:tabs>
              <w:tab w:val="right" w:leader="dot" w:pos="9016"/>
            </w:tabs>
            <w:rPr>
              <w:rFonts w:eastAsiaTheme="minorEastAsia"/>
              <w:noProof/>
              <w:lang w:eastAsia="en-GB"/>
            </w:rPr>
          </w:pPr>
          <w:hyperlink w:anchor="_Toc98239185" w:history="1">
            <w:r w:rsidRPr="00FA455C">
              <w:rPr>
                <w:rStyle w:val="Hyperlink"/>
                <w:noProof/>
              </w:rPr>
              <w:t>2.4 Atmospheric Rendering</w:t>
            </w:r>
            <w:r>
              <w:rPr>
                <w:noProof/>
                <w:webHidden/>
              </w:rPr>
              <w:tab/>
            </w:r>
            <w:r>
              <w:rPr>
                <w:noProof/>
                <w:webHidden/>
              </w:rPr>
              <w:fldChar w:fldCharType="begin"/>
            </w:r>
            <w:r>
              <w:rPr>
                <w:noProof/>
                <w:webHidden/>
              </w:rPr>
              <w:instrText xml:space="preserve"> PAGEREF _Toc98239185 \h </w:instrText>
            </w:r>
            <w:r>
              <w:rPr>
                <w:noProof/>
                <w:webHidden/>
              </w:rPr>
            </w:r>
            <w:r>
              <w:rPr>
                <w:noProof/>
                <w:webHidden/>
              </w:rPr>
              <w:fldChar w:fldCharType="separate"/>
            </w:r>
            <w:r>
              <w:rPr>
                <w:noProof/>
                <w:webHidden/>
              </w:rPr>
              <w:t>4</w:t>
            </w:r>
            <w:r>
              <w:rPr>
                <w:noProof/>
                <w:webHidden/>
              </w:rPr>
              <w:fldChar w:fldCharType="end"/>
            </w:r>
          </w:hyperlink>
        </w:p>
        <w:p w14:paraId="1CB5A399" w14:textId="088ABD59" w:rsidR="008B5BC6" w:rsidRDefault="008B5BC6">
          <w:pPr>
            <w:pStyle w:val="TOC1"/>
            <w:tabs>
              <w:tab w:val="right" w:leader="dot" w:pos="9016"/>
            </w:tabs>
            <w:rPr>
              <w:rFonts w:eastAsiaTheme="minorEastAsia"/>
              <w:noProof/>
              <w:lang w:eastAsia="en-GB"/>
            </w:rPr>
          </w:pPr>
          <w:hyperlink w:anchor="_Toc98239186" w:history="1">
            <w:r w:rsidRPr="00FA455C">
              <w:rPr>
                <w:rStyle w:val="Hyperlink"/>
                <w:noProof/>
              </w:rPr>
              <w:t>3.0 Design and Implementation</w:t>
            </w:r>
            <w:r>
              <w:rPr>
                <w:noProof/>
                <w:webHidden/>
              </w:rPr>
              <w:tab/>
            </w:r>
            <w:r>
              <w:rPr>
                <w:noProof/>
                <w:webHidden/>
              </w:rPr>
              <w:fldChar w:fldCharType="begin"/>
            </w:r>
            <w:r>
              <w:rPr>
                <w:noProof/>
                <w:webHidden/>
              </w:rPr>
              <w:instrText xml:space="preserve"> PAGEREF _Toc98239186 \h </w:instrText>
            </w:r>
            <w:r>
              <w:rPr>
                <w:noProof/>
                <w:webHidden/>
              </w:rPr>
            </w:r>
            <w:r>
              <w:rPr>
                <w:noProof/>
                <w:webHidden/>
              </w:rPr>
              <w:fldChar w:fldCharType="separate"/>
            </w:r>
            <w:r>
              <w:rPr>
                <w:noProof/>
                <w:webHidden/>
              </w:rPr>
              <w:t>4</w:t>
            </w:r>
            <w:r>
              <w:rPr>
                <w:noProof/>
                <w:webHidden/>
              </w:rPr>
              <w:fldChar w:fldCharType="end"/>
            </w:r>
          </w:hyperlink>
        </w:p>
        <w:p w14:paraId="7F51E910" w14:textId="39DF7744" w:rsidR="008B5BC6" w:rsidRDefault="008B5BC6">
          <w:pPr>
            <w:pStyle w:val="TOC1"/>
            <w:tabs>
              <w:tab w:val="right" w:leader="dot" w:pos="9016"/>
            </w:tabs>
            <w:rPr>
              <w:rFonts w:eastAsiaTheme="minorEastAsia"/>
              <w:noProof/>
              <w:lang w:eastAsia="en-GB"/>
            </w:rPr>
          </w:pPr>
          <w:hyperlink w:anchor="_Toc98239187" w:history="1">
            <w:r w:rsidRPr="00FA455C">
              <w:rPr>
                <w:rStyle w:val="Hyperlink"/>
                <w:noProof/>
              </w:rPr>
              <w:t>4.0 Testing</w:t>
            </w:r>
            <w:r>
              <w:rPr>
                <w:noProof/>
                <w:webHidden/>
              </w:rPr>
              <w:tab/>
            </w:r>
            <w:r>
              <w:rPr>
                <w:noProof/>
                <w:webHidden/>
              </w:rPr>
              <w:fldChar w:fldCharType="begin"/>
            </w:r>
            <w:r>
              <w:rPr>
                <w:noProof/>
                <w:webHidden/>
              </w:rPr>
              <w:instrText xml:space="preserve"> PAGEREF _Toc98239187 \h </w:instrText>
            </w:r>
            <w:r>
              <w:rPr>
                <w:noProof/>
                <w:webHidden/>
              </w:rPr>
            </w:r>
            <w:r>
              <w:rPr>
                <w:noProof/>
                <w:webHidden/>
              </w:rPr>
              <w:fldChar w:fldCharType="separate"/>
            </w:r>
            <w:r>
              <w:rPr>
                <w:noProof/>
                <w:webHidden/>
              </w:rPr>
              <w:t>4</w:t>
            </w:r>
            <w:r>
              <w:rPr>
                <w:noProof/>
                <w:webHidden/>
              </w:rPr>
              <w:fldChar w:fldCharType="end"/>
            </w:r>
          </w:hyperlink>
        </w:p>
        <w:p w14:paraId="04670BC5" w14:textId="6F7B6AE1" w:rsidR="008B5BC6" w:rsidRDefault="008B5BC6">
          <w:pPr>
            <w:pStyle w:val="TOC1"/>
            <w:tabs>
              <w:tab w:val="right" w:leader="dot" w:pos="9016"/>
            </w:tabs>
            <w:rPr>
              <w:rFonts w:eastAsiaTheme="minorEastAsia"/>
              <w:noProof/>
              <w:lang w:eastAsia="en-GB"/>
            </w:rPr>
          </w:pPr>
          <w:hyperlink w:anchor="_Toc98239188" w:history="1">
            <w:r w:rsidRPr="00FA455C">
              <w:rPr>
                <w:rStyle w:val="Hyperlink"/>
                <w:noProof/>
              </w:rPr>
              <w:t>5.0 Evaluation</w:t>
            </w:r>
            <w:r>
              <w:rPr>
                <w:noProof/>
                <w:webHidden/>
              </w:rPr>
              <w:tab/>
            </w:r>
            <w:r>
              <w:rPr>
                <w:noProof/>
                <w:webHidden/>
              </w:rPr>
              <w:fldChar w:fldCharType="begin"/>
            </w:r>
            <w:r>
              <w:rPr>
                <w:noProof/>
                <w:webHidden/>
              </w:rPr>
              <w:instrText xml:space="preserve"> PAGEREF _Toc98239188 \h </w:instrText>
            </w:r>
            <w:r>
              <w:rPr>
                <w:noProof/>
                <w:webHidden/>
              </w:rPr>
            </w:r>
            <w:r>
              <w:rPr>
                <w:noProof/>
                <w:webHidden/>
              </w:rPr>
              <w:fldChar w:fldCharType="separate"/>
            </w:r>
            <w:r>
              <w:rPr>
                <w:noProof/>
                <w:webHidden/>
              </w:rPr>
              <w:t>4</w:t>
            </w:r>
            <w:r>
              <w:rPr>
                <w:noProof/>
                <w:webHidden/>
              </w:rPr>
              <w:fldChar w:fldCharType="end"/>
            </w:r>
          </w:hyperlink>
        </w:p>
        <w:p w14:paraId="003B28E9" w14:textId="7AE317F6" w:rsidR="008B5BC6" w:rsidRDefault="008B5BC6">
          <w:pPr>
            <w:pStyle w:val="TOC1"/>
            <w:tabs>
              <w:tab w:val="right" w:leader="dot" w:pos="9016"/>
            </w:tabs>
            <w:rPr>
              <w:rFonts w:eastAsiaTheme="minorEastAsia"/>
              <w:noProof/>
              <w:lang w:eastAsia="en-GB"/>
            </w:rPr>
          </w:pPr>
          <w:hyperlink w:anchor="_Toc98239189" w:history="1">
            <w:r w:rsidRPr="00FA455C">
              <w:rPr>
                <w:rStyle w:val="Hyperlink"/>
                <w:noProof/>
              </w:rPr>
              <w:t>6.0 Conclusion</w:t>
            </w:r>
            <w:r>
              <w:rPr>
                <w:noProof/>
                <w:webHidden/>
              </w:rPr>
              <w:tab/>
            </w:r>
            <w:r>
              <w:rPr>
                <w:noProof/>
                <w:webHidden/>
              </w:rPr>
              <w:fldChar w:fldCharType="begin"/>
            </w:r>
            <w:r>
              <w:rPr>
                <w:noProof/>
                <w:webHidden/>
              </w:rPr>
              <w:instrText xml:space="preserve"> PAGEREF _Toc98239189 \h </w:instrText>
            </w:r>
            <w:r>
              <w:rPr>
                <w:noProof/>
                <w:webHidden/>
              </w:rPr>
            </w:r>
            <w:r>
              <w:rPr>
                <w:noProof/>
                <w:webHidden/>
              </w:rPr>
              <w:fldChar w:fldCharType="separate"/>
            </w:r>
            <w:r>
              <w:rPr>
                <w:noProof/>
                <w:webHidden/>
              </w:rPr>
              <w:t>4</w:t>
            </w:r>
            <w:r>
              <w:rPr>
                <w:noProof/>
                <w:webHidden/>
              </w:rPr>
              <w:fldChar w:fldCharType="end"/>
            </w:r>
          </w:hyperlink>
        </w:p>
        <w:p w14:paraId="2A1AAD6F" w14:textId="789D29CA" w:rsidR="00A0763C" w:rsidRDefault="00154F4A" w:rsidP="00FA1935">
          <w:r>
            <w:rPr>
              <w:b/>
              <w:bCs/>
              <w:noProof/>
            </w:rPr>
            <w:fldChar w:fldCharType="end"/>
          </w:r>
        </w:p>
      </w:sdtContent>
    </w:sdt>
    <w:p w14:paraId="3E5A7FEC" w14:textId="77777777" w:rsidR="00FA1935" w:rsidRDefault="00FA1935">
      <w:pPr>
        <w:rPr>
          <w:rFonts w:asciiTheme="majorHAnsi" w:eastAsiaTheme="majorEastAsia" w:hAnsiTheme="majorHAnsi" w:cstheme="majorBidi"/>
          <w:b/>
          <w:bCs/>
          <w:color w:val="FF0000"/>
          <w:sz w:val="32"/>
          <w:szCs w:val="32"/>
        </w:rPr>
      </w:pPr>
      <w:r>
        <w:rPr>
          <w:b/>
          <w:bCs/>
          <w:color w:val="FF0000"/>
        </w:rPr>
        <w:br w:type="page"/>
      </w:r>
    </w:p>
    <w:p w14:paraId="242D145C" w14:textId="6E92C9D6" w:rsidR="00FA1935" w:rsidRPr="00FA1935" w:rsidRDefault="00E934C6" w:rsidP="00154F4A">
      <w:pPr>
        <w:pStyle w:val="Heading1"/>
        <w:rPr>
          <w:color w:val="auto"/>
        </w:rPr>
      </w:pPr>
      <w:bookmarkStart w:id="1" w:name="_Toc98239180"/>
      <w:r>
        <w:rPr>
          <w:color w:val="auto"/>
        </w:rPr>
        <w:lastRenderedPageBreak/>
        <w:t xml:space="preserve">1.0 </w:t>
      </w:r>
      <w:r w:rsidR="00FA1935" w:rsidRPr="00FA1935">
        <w:rPr>
          <w:color w:val="auto"/>
        </w:rPr>
        <w:t>Introduction</w:t>
      </w:r>
      <w:bookmarkEnd w:id="1"/>
    </w:p>
    <w:p w14:paraId="226D7D38" w14:textId="4EA54FD3" w:rsidR="00ED79C4" w:rsidRPr="00FA1935" w:rsidRDefault="00E934C6" w:rsidP="00FA1935">
      <w:pPr>
        <w:pStyle w:val="Heading1"/>
        <w:rPr>
          <w:color w:val="auto"/>
        </w:rPr>
      </w:pPr>
      <w:bookmarkStart w:id="2" w:name="_Toc98239181"/>
      <w:r>
        <w:rPr>
          <w:color w:val="auto"/>
        </w:rPr>
        <w:t xml:space="preserve">2.0 </w:t>
      </w:r>
      <w:r w:rsidR="00FA1935" w:rsidRPr="00FA1935">
        <w:rPr>
          <w:color w:val="auto"/>
        </w:rPr>
        <w:t>Literature Review</w:t>
      </w:r>
      <w:bookmarkEnd w:id="2"/>
    </w:p>
    <w:p w14:paraId="001569D1" w14:textId="2296F439" w:rsidR="003B46E3" w:rsidRDefault="00E934C6" w:rsidP="003B46E3">
      <w:pPr>
        <w:pStyle w:val="Heading2"/>
        <w:rPr>
          <w:color w:val="auto"/>
        </w:rPr>
      </w:pPr>
      <w:bookmarkStart w:id="3" w:name="_Toc98239182"/>
      <w:r w:rsidRPr="00E934C6">
        <w:rPr>
          <w:color w:val="auto"/>
        </w:rPr>
        <w:t xml:space="preserve">2.1 </w:t>
      </w:r>
      <w:r w:rsidR="003B46E3">
        <w:rPr>
          <w:color w:val="auto"/>
        </w:rPr>
        <w:t>Mesh</w:t>
      </w:r>
      <w:r w:rsidRPr="00E934C6">
        <w:rPr>
          <w:color w:val="auto"/>
        </w:rPr>
        <w:t xml:space="preserve"> Generation</w:t>
      </w:r>
      <w:r w:rsidR="00130F42">
        <w:rPr>
          <w:color w:val="auto"/>
        </w:rPr>
        <w:t xml:space="preserve"> and Rendering</w:t>
      </w:r>
      <w:bookmarkEnd w:id="3"/>
    </w:p>
    <w:p w14:paraId="1423FAC3" w14:textId="77777777" w:rsidR="00130F42" w:rsidRPr="00130F42" w:rsidRDefault="00130F42" w:rsidP="00130F42"/>
    <w:p w14:paraId="7AB8D63F" w14:textId="326B0419" w:rsidR="003B46E3" w:rsidRDefault="003B46E3" w:rsidP="00C72B70">
      <w:pPr>
        <w:spacing w:line="480" w:lineRule="auto"/>
      </w:pPr>
      <w:r>
        <w:t>The most basic component of the system that will be implemented as part of this dissertation is the creation and generation of a sphere mesh. This is crucial as</w:t>
      </w:r>
      <w:r w:rsidR="00735650">
        <w:t xml:space="preserve"> all planets</w:t>
      </w:r>
      <w:r w:rsidR="003C3209">
        <w:t xml:space="preserve"> are</w:t>
      </w:r>
      <w:r w:rsidR="00735650">
        <w:t xml:space="preserve"> typica</w:t>
      </w:r>
      <w:r w:rsidR="003C3209">
        <w:t>lly</w:t>
      </w:r>
      <w:r w:rsidR="00735650">
        <w:t xml:space="preserve"> </w:t>
      </w:r>
      <w:r w:rsidR="003C3209">
        <w:t xml:space="preserve"> a </w:t>
      </w:r>
      <w:r w:rsidR="00735650">
        <w:t xml:space="preserve">spherical shape, due to gravitational forces pulling material to the centre of the planet </w:t>
      </w:r>
      <w:r w:rsidR="00735650">
        <w:fldChar w:fldCharType="begin"/>
      </w:r>
      <w:r w:rsidR="00735650">
        <w:instrText xml:space="preserve"> ADDIN ZOTERO_ITEM CSL_CITATION {"citationID":"QHMLihZi","properties":{"formattedCitation":"(Sears 2022)","plainCitation":"(Sears 2022)","noteIndex":0},"citationItems":[{"id":71,"uris":["http://zotero.org/users/8948670/items/IBUMD688"],"uri":["http://zotero.org/users/8948670/items/IBUMD688"],"itemData":{"id":71,"type":"webpage","abstract":"Scientific American is the essential guide to the most awe-inspiring advances in science and technology, explaining how they change our understanding of the world and shape our lives.","container-title":"Scientific American","language":"en","title":"Why are planets round?","URL":"https://www.scientificamerican.com/article/why-are-planets-round/","author":[{"family":"Sears","given":"Derek"}],"accessed":{"date-parts":[["2022",3,2]]}}}],"schema":"https://github.com/citation-style-language/schema/raw/master/csl-citation.json"} </w:instrText>
      </w:r>
      <w:r w:rsidR="00735650">
        <w:fldChar w:fldCharType="separate"/>
      </w:r>
      <w:r w:rsidR="00735650" w:rsidRPr="00735650">
        <w:rPr>
          <w:rFonts w:ascii="Calibri" w:hAnsi="Calibri" w:cs="Calibri"/>
        </w:rPr>
        <w:t>(Sears 2022)</w:t>
      </w:r>
      <w:r w:rsidR="00735650">
        <w:fldChar w:fldCharType="end"/>
      </w:r>
      <w:r w:rsidR="00735650">
        <w:t xml:space="preserve">. For this </w:t>
      </w:r>
      <w:r w:rsidR="00C84CFB">
        <w:t>element</w:t>
      </w:r>
      <w:r w:rsidR="003C3209">
        <w:t xml:space="preserve"> of the project,</w:t>
      </w:r>
      <w:r w:rsidR="00735650">
        <w:t xml:space="preserve"> there exists a wide variety of techniques and </w:t>
      </w:r>
      <w:r w:rsidR="00883AE3">
        <w:t>algorithms</w:t>
      </w:r>
      <w:r w:rsidR="00735650">
        <w:t xml:space="preserve"> to make this initial sphere.</w:t>
      </w:r>
      <w:r w:rsidR="00C72B70">
        <w:t xml:space="preserve"> Such techniques include: UV spheres, normalized cubes, spherified cubes and icosahedron </w:t>
      </w:r>
      <w:r w:rsidR="00C72B70">
        <w:fldChar w:fldCharType="begin"/>
      </w:r>
      <w:r w:rsidR="00C72B70">
        <w:instrText xml:space="preserve"> ADDIN ZOTERO_ITEM CSL_CITATION {"citationID":"kYW6TdeY","properties":{"formattedCitation":"(Cajaraville 2019)","plainCitation":"(Cajaraville 2019)","noteIndex":0},"citationItems":[{"id":24,"uris":["http://zotero.org/users/8948670/items/LU5PQ8RE"],"uri":["http://zotero.org/users/8948670/items/LU5PQ8RE"],"itemData":{"id":24,"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schema":"https://github.com/citation-style-language/schema/raw/master/csl-citation.json"} </w:instrText>
      </w:r>
      <w:r w:rsidR="00C72B70">
        <w:fldChar w:fldCharType="separate"/>
      </w:r>
      <w:r w:rsidR="00C72B70" w:rsidRPr="00C72B70">
        <w:rPr>
          <w:rFonts w:ascii="Calibri" w:hAnsi="Calibri" w:cs="Calibri"/>
        </w:rPr>
        <w:t>(Cajaraville 2019)</w:t>
      </w:r>
      <w:r w:rsidR="00C72B70">
        <w:fldChar w:fldCharType="end"/>
      </w:r>
      <w:r w:rsidR="00C72B70">
        <w:t>.</w:t>
      </w:r>
      <w:r w:rsidR="003255A1">
        <w:t xml:space="preserve"> These</w:t>
      </w:r>
      <w:r w:rsidR="00C72B70">
        <w:t xml:space="preserve"> </w:t>
      </w:r>
      <w:r w:rsidR="003C3209">
        <w:t>algorithms</w:t>
      </w:r>
      <w:r w:rsidR="00C72B70">
        <w:t xml:space="preserve"> can </w:t>
      </w:r>
      <w:r w:rsidR="00DE7CF9">
        <w:t>have</w:t>
      </w:r>
      <w:r w:rsidR="00C72B70">
        <w:t xml:space="preserve"> </w:t>
      </w:r>
      <w:r w:rsidR="00DE7CF9">
        <w:t xml:space="preserve">their effectiveness </w:t>
      </w:r>
      <w:r w:rsidR="00C72B70">
        <w:t>evaluated based on their</w:t>
      </w:r>
      <w:r w:rsidR="00DE7CF9">
        <w:t>:</w:t>
      </w:r>
      <w:r w:rsidR="00C72B70">
        <w:t xml:space="preserve"> computational efficiency, distribution of vertices</w:t>
      </w:r>
      <w:r w:rsidR="003C3209">
        <w:t>,</w:t>
      </w:r>
      <w:r w:rsidR="00C72B70">
        <w:t xml:space="preserve"> and how close the generated </w:t>
      </w:r>
      <w:r w:rsidR="003C3209">
        <w:t>vertices</w:t>
      </w:r>
      <w:r w:rsidR="00C72B70">
        <w:t xml:space="preserve"> are to the unit sphere.</w:t>
      </w:r>
      <w:r w:rsidR="00BF63C1">
        <w:t xml:space="preserve"> A benefit of the both the cube algorithms, is the ease to implement a Quadtree, which can be used as a level of detail system for changing the mesh’s complexity</w:t>
      </w:r>
      <w:r w:rsidR="00DF264A">
        <w:t xml:space="preserve"> </w:t>
      </w:r>
      <w:r w:rsidR="00DF264A">
        <w:fldChar w:fldCharType="begin"/>
      </w:r>
      <w:r w:rsidR="00DF264A">
        <w:instrText xml:space="preserve"> ADDIN ZOTERO_ITEM CSL_CITATION {"citationID":"H2yFeNYw","properties":{"formattedCitation":"(Schneider 2006)","plainCitation":"(Schneider 2006)","noteIndex":0},"citationItems":[{"id":84,"uris":["http://zotero.org/users/8948670/items/4BDDP33K"],"uri":["http://zotero.org/users/8948670/items/4BDDP33K"],"itemData":{"id":84,"type":"article-journal","abstract":"We present a LOD rendering technique for large, textured terrain, which is well-suited for recent GPUs. In a preprocess, we tile the domain, and we compute for each tile a discrete set of LODs using a nested mesh hierarchy. This hierarchy can be encoded progressively. At run time, continuous LODs can simply be generated by interpolation of per-vertex height values on the GPU. Any mesh re-triangulation at run-time is avoided. Because the number of triangles in the mesh hierarchy is substantially decimated and by progressive transmission of vertices, our approach signiﬁcantly reduces bandwidth requirements. During a typical ﬂy-over we can guarantee extremely small pixel errors at very high frame rates.","container-title":"Journal of WSCG","language":"en","page":"8","source":"Zotero","title":"GPU-Friendly High-Quality Terrain Rendering","author":[{"family":"Schneider","given":"Jens"}],"issued":{"date-parts":[["2006"]]}}}],"schema":"https://github.com/citation-style-language/schema/raw/master/csl-citation.json"} </w:instrText>
      </w:r>
      <w:r w:rsidR="00DF264A">
        <w:fldChar w:fldCharType="separate"/>
      </w:r>
      <w:r w:rsidR="00DF264A" w:rsidRPr="00DF264A">
        <w:rPr>
          <w:rFonts w:ascii="Calibri" w:hAnsi="Calibri" w:cs="Calibri"/>
        </w:rPr>
        <w:t>(Schneider 2006)</w:t>
      </w:r>
      <w:r w:rsidR="00DF264A">
        <w:fldChar w:fldCharType="end"/>
      </w:r>
      <w:r w:rsidR="00BF63C1">
        <w:t xml:space="preserve">. </w:t>
      </w:r>
      <w:r w:rsidR="003255A1">
        <w:t xml:space="preserve"> One additional method is the Fibonacci sphere </w:t>
      </w:r>
      <w:r w:rsidR="003255A1">
        <w:fldChar w:fldCharType="begin"/>
      </w:r>
      <w:r w:rsidR="003255A1">
        <w:instrText xml:space="preserve"> ADDIN ZOTERO_ITEM CSL_CITATION {"citationID":"Xpu6N1ts","properties":{"formattedCitation":"(Patel 2022)","plainCitation":"(Patel 2022)","noteIndex":0},"citationItems":[{"id":42,"uris":["http://zotero.org/users/8948670/items/W675HDMF"],"uri":["http://zotero.org/users/8948670/items/W675HDMF"],"itemData":{"id":42,"type":"webpage","title":"Delaunay+Voronoi on a sphere","URL":"https://www.redblobgames.com/x/1842-delaunay-voronoi-sphere/","author":[{"family":"Patel","given":"Amit"}],"accessed":{"date-parts":[["2022",2,4]]}}}],"schema":"https://github.com/citation-style-language/schema/raw/master/csl-citation.json"} </w:instrText>
      </w:r>
      <w:r w:rsidR="003255A1">
        <w:fldChar w:fldCharType="separate"/>
      </w:r>
      <w:r w:rsidR="003255A1" w:rsidRPr="003255A1">
        <w:rPr>
          <w:rFonts w:ascii="Calibri" w:hAnsi="Calibri" w:cs="Calibri"/>
        </w:rPr>
        <w:t>(Patel 2022)</w:t>
      </w:r>
      <w:r w:rsidR="003255A1">
        <w:fldChar w:fldCharType="end"/>
      </w:r>
      <w:r w:rsidR="003255A1">
        <w:t>. This algorithm allows for</w:t>
      </w:r>
      <w:r w:rsidR="003C3209">
        <w:t xml:space="preserve"> more</w:t>
      </w:r>
      <w:r w:rsidR="003255A1">
        <w:t xml:space="preserve"> evenly distributed vertices compared to the previously described methods</w:t>
      </w:r>
      <w:r w:rsidR="003C3209">
        <w:t xml:space="preserve"> </w:t>
      </w:r>
      <w:r w:rsidR="003255A1">
        <w:t>and</w:t>
      </w:r>
      <w:r w:rsidR="003C3209">
        <w:t>,</w:t>
      </w:r>
      <w:r w:rsidR="003255A1">
        <w:t xml:space="preserve"> as remarked by Keinert et al, is a </w:t>
      </w:r>
      <w:r w:rsidR="003255A1" w:rsidRPr="003255A1">
        <w:t>“well-known approach to generate a very uniform sampling of the sphere” (2015, 7)</w:t>
      </w:r>
      <w:r w:rsidR="003255A1">
        <w:t>.</w:t>
      </w:r>
      <w:r w:rsidR="00B46492">
        <w:t xml:space="preserve"> Unfortunately, due to the non-linear generation of the vertices</w:t>
      </w:r>
      <w:r w:rsidR="008D29DC">
        <w:t>, triangulating these points would prove computationally difficult</w:t>
      </w:r>
      <w:r w:rsidR="00130F42">
        <w:t xml:space="preserve"> </w:t>
      </w:r>
      <w:r w:rsidR="00130F42">
        <w:fldChar w:fldCharType="begin"/>
      </w:r>
      <w:r w:rsidR="00130F42">
        <w:instrText xml:space="preserve"> ADDIN ZOTERO_ITEM CSL_CITATION {"citationID":"d44byeBN","properties":{"formattedCitation":"({\\i{}Coding Adventure: Procedural Moons and Planets} 2020)","plainCitation":"(Coding Adventure: Procedural Moons and Planets 2020)","noteIndex":0},"citationItems":[{"id":60,"uris":["http://zotero.org/users/8948670/items/CFRVM94F"],"uri":["http://zotero.org/users/8948670/items/CFRVM94F"],"itemData":{"id":60,"type":"motion_picture","abstract":"Trying to generate some simple little moons and planets to fly about and explore.\nInspired by the (incredible!) game Outer Wilds.\n\nWatch the next solar system video: https://youtu.be/DxfEbulyFcY\nPrevious solar system video: https://youtu.be/7axImc1sxa0\n\nProject Files:\nThe Unity project is available on github here: https://github.com/SebLague/Solar-Sys...\nIf you'd like to support my work and get early access to new projects, you can do so here on Patreon: https://www.patreon.com/SebastianLague\n\nResources:\nhttps://www.redblobgames.com/x/1842-d...\nhttps://www.iquilezles.org/www/articl...\nhttps://www.medium.com/@bgolus/normal...\nhttps://www.medium.com/game-dev-daily...\nhttps://www.github.com/keijiro/KinoBloom\nhttps://www.textures.com\n\nMusic:\n\"Brief Respite\" by Antti Luode\n\"In the Clouds\" by Falls\n\"When Rain Comes\" by Tide Electric\n\"Reflections of Space and Time\" by AEROPLANES\n\"Liminal\" by Chelsea McGough\n\"Frontier\" by Shimmer\n\"Sun and the Moon\" by Moments\n\nSections:\n0:00 Intro\n0:25 Spheres\n3:09 Craters\n8:10 Noise\n10:40 Triplanar Mapping\n14:21 Planet Shape\n15:28 Ocean\n17:30 Planet Shading\n20:06 Solar System","dimensions":"22:47","source":"YouTube","title":"Coding Adventure: Procedural Moons and Planets","title-short":"Coding Adventure","URL":"https://www.youtube.com/watch?v=lctXaT9pxA0","author":[{"literal":"Sebastian Lague"}],"accessed":{"date-parts":[["2022",2,10]]},"issued":{"date-parts":[["2020",7,11]]}}}],"schema":"https://github.com/citation-style-language/schema/raw/master/csl-citation.json"} </w:instrText>
      </w:r>
      <w:r w:rsidR="00130F42">
        <w:fldChar w:fldCharType="separate"/>
      </w:r>
      <w:r w:rsidR="00130F42" w:rsidRPr="00130F42">
        <w:rPr>
          <w:rFonts w:ascii="Calibri" w:hAnsi="Calibri" w:cs="Calibri"/>
          <w:szCs w:val="24"/>
        </w:rPr>
        <w:t>(</w:t>
      </w:r>
      <w:proofErr w:type="spellStart"/>
      <w:r w:rsidR="002A11C9">
        <w:rPr>
          <w:rFonts w:ascii="Calibri" w:hAnsi="Calibri" w:cs="Calibri"/>
          <w:szCs w:val="24"/>
        </w:rPr>
        <w:t>Lague</w:t>
      </w:r>
      <w:proofErr w:type="spellEnd"/>
      <w:r w:rsidR="00130F42" w:rsidRPr="00130F42">
        <w:rPr>
          <w:rFonts w:ascii="Calibri" w:hAnsi="Calibri" w:cs="Calibri"/>
          <w:szCs w:val="24"/>
        </w:rPr>
        <w:t xml:space="preserve"> 2020)</w:t>
      </w:r>
      <w:r w:rsidR="00130F42">
        <w:fldChar w:fldCharType="end"/>
      </w:r>
      <w:r w:rsidR="008D29DC">
        <w:t>.</w:t>
      </w:r>
      <w:r w:rsidR="00130F42">
        <w:t xml:space="preserve"> </w:t>
      </w:r>
      <w:r w:rsidR="005B4AB9">
        <w:t>Another downside of this approach</w:t>
      </w:r>
      <w:r w:rsidR="00130F42">
        <w:t xml:space="preserve"> would be the </w:t>
      </w:r>
      <w:r w:rsidR="003C3209">
        <w:t>difficulty</w:t>
      </w:r>
      <w:r w:rsidR="00130F42">
        <w:t xml:space="preserve"> for implement</w:t>
      </w:r>
      <w:r w:rsidR="003C3209">
        <w:t>ing</w:t>
      </w:r>
      <w:r w:rsidR="00130F42">
        <w:t xml:space="preserve"> </w:t>
      </w:r>
      <w:r w:rsidR="003C3209">
        <w:t>a</w:t>
      </w:r>
      <w:r w:rsidR="00130F42">
        <w:t xml:space="preserve"> level of detail systems, </w:t>
      </w:r>
      <w:r w:rsidR="003C3209">
        <w:t>caused directly by the generation method of the vertices</w:t>
      </w:r>
      <w:r w:rsidR="00130F42">
        <w:t>.</w:t>
      </w:r>
      <w:r w:rsidR="00B808C2">
        <w:t xml:space="preserve"> </w:t>
      </w:r>
      <w:r w:rsidR="002E26F0">
        <w:t xml:space="preserve">One promising </w:t>
      </w:r>
      <w:r w:rsidR="006D6A1C">
        <w:t>technique</w:t>
      </w:r>
      <w:r w:rsidR="002E26F0">
        <w:t xml:space="preserve"> is called</w:t>
      </w:r>
      <w:r w:rsidR="006D6A1C">
        <w:t xml:space="preserve"> the</w:t>
      </w:r>
      <w:r w:rsidR="002E26F0">
        <w:t xml:space="preserve"> marching cubes algorithm.</w:t>
      </w:r>
      <w:r w:rsidR="00D434B9">
        <w:t xml:space="preserve"> The method uses voxels, which is defined as “</w:t>
      </w:r>
      <w:r w:rsidR="00D434B9" w:rsidRPr="00D434B9">
        <w:t>a value on a regular grid in three-dimensional space</w:t>
      </w:r>
      <w:r w:rsidR="00D434B9">
        <w:t>”</w:t>
      </w:r>
      <w:r w:rsidR="00D434B9">
        <w:fldChar w:fldCharType="begin"/>
      </w:r>
      <w:r w:rsidR="00D308DF">
        <w:instrText xml:space="preserve"> ADDIN ZOTERO_ITEM CSL_CITATION {"citationID":"skA2eG0E","properties":{"formattedCitation":"(Anon. 2019)","plainCitation":"(Anon. 2019)","noteIndex":0},"citationItems":[{"id":73,"uris":["http://zotero.org/users/8948670/items/NHGPGHS8"],"uri":["http://zotero.org/users/8948670/items/NHGPGHS8"],"itemData":{"id":73,"type":"post-weblog","abstract":"In computer graphics, a voxel is a value on a regular grid in three-dimensional space.","title":"What is a voxel?","URL":"https://www.megavoxels.com/2019/08/what-is-voxel.html","accessed":{"date-parts":[["2022",3,4]]},"issued":{"date-parts":[["2019",8,14]]}}}],"schema":"https://github.com/citation-style-language/schema/raw/master/csl-citation.json"} </w:instrText>
      </w:r>
      <w:r w:rsidR="00D434B9">
        <w:fldChar w:fldCharType="separate"/>
      </w:r>
      <w:r w:rsidR="00D308DF" w:rsidRPr="00D308DF">
        <w:rPr>
          <w:rFonts w:ascii="Calibri" w:hAnsi="Calibri" w:cs="Calibri"/>
        </w:rPr>
        <w:t>(Anon. 2019)</w:t>
      </w:r>
      <w:r w:rsidR="00D434B9">
        <w:fldChar w:fldCharType="end"/>
      </w:r>
      <w:r w:rsidR="00D434B9">
        <w:t>.</w:t>
      </w:r>
      <w:r w:rsidR="002F6AA2">
        <w:t xml:space="preserve"> The algorithm works using a set of 8 voxels to </w:t>
      </w:r>
      <w:r w:rsidR="00D308DF">
        <w:t>form</w:t>
      </w:r>
      <w:r w:rsidR="002F6AA2">
        <w:t xml:space="preserve"> a cube, then generating a triangle based off these 8 values</w:t>
      </w:r>
      <w:r w:rsidR="000868BF">
        <w:t xml:space="preserve"> </w:t>
      </w:r>
      <w:r w:rsidR="00D434B9">
        <w:fldChar w:fldCharType="begin"/>
      </w:r>
      <w:r w:rsidR="00D434B9">
        <w:instrText xml:space="preserve"> ADDIN ZOTERO_ITEM CSL_CITATION {"citationID":"j1JxHi3X","properties":{"formattedCitation":"(Sin and Ng 2018)","plainCitation":"(Sin and Ng 2018)","noteIndex":0},"citationItems":[{"id":64,"uris":["http://zotero.org/users/8948670/items/BMPWAS4Y"],"uri":["http://zotero.org/users/8948670/items/BMPWAS4Y"],"itemData":{"id":64,"type":"paper-conference","abstract":"There is a growing interest in digital games with user-generated content. Games with user-generated content usually involve terrain editing and marching cubes is a popular algorithm that permits a dynamic terrain. On the other hand, there is also growing interest in games with a planetary theme. Hence, a question is asked on whether can marching cubes be used to generate a planetary terrain. This study investigates how to adopt the marching cubes algorithm in a spherical space, specifically, for generating a planetary terrain. The result is the proposed planetary marching cubes, which compared to previous methods, could generate more complex terrain features while retaining smooth surfaces.","container-title":"Proceedings of the 2018 the 2nd International Conference on Video and Image Processing","DOI":"10.1145/3301506.3301522","event":"ICVIP 2018: 2018 the 2nd International Conference on Video and Image Processing","event-place":"Hong Kong Hong Kong","ISBN":"978-1-4503-6613-7","language":"en","page":"89-94","publisher":"ACM","publisher-place":"Hong Kong Hong Kong","source":"DOI.org (Crossref)","title":"Planetary Marching Cubes: A Marching Cubes Algorithm for Spherical Space","title-short":"Planetary Marching Cubes","URL":"https://dl.acm.org/doi/10.1145/3301506.3301522","author":[{"family":"Sin","given":"Zackary P. T."},{"family":"Ng","given":"Peter H. F."}],"accessed":{"date-parts":[["2022",2,21]]},"issued":{"date-parts":[["2018",12,29]]}}}],"schema":"https://github.com/citation-style-language/schema/raw/master/csl-citation.json"} </w:instrText>
      </w:r>
      <w:r w:rsidR="00D434B9">
        <w:fldChar w:fldCharType="separate"/>
      </w:r>
      <w:r w:rsidR="00D434B9" w:rsidRPr="00D434B9">
        <w:rPr>
          <w:rFonts w:ascii="Calibri" w:hAnsi="Calibri" w:cs="Calibri"/>
        </w:rPr>
        <w:t>(Sin and Ng 2018)</w:t>
      </w:r>
      <w:r w:rsidR="00D434B9">
        <w:fldChar w:fldCharType="end"/>
      </w:r>
      <w:r w:rsidR="002F6AA2">
        <w:t>.</w:t>
      </w:r>
      <w:r w:rsidR="00D434B9">
        <w:t xml:space="preserve"> </w:t>
      </w:r>
      <w:r w:rsidR="00D308DF">
        <w:t>This techni</w:t>
      </w:r>
      <w:r w:rsidR="005F7395">
        <w:t xml:space="preserve">que is typically used on flat terrain, however the paper written by Sin and Ng </w:t>
      </w:r>
      <w:r w:rsidR="00006D3D">
        <w:t>demonstrate a method to transform the voxels into the unit sphere, allowing for the creation of spherical objects</w:t>
      </w:r>
      <w:r w:rsidR="001750B4">
        <w:t xml:space="preserve"> (2018)</w:t>
      </w:r>
      <w:r w:rsidR="00006D3D">
        <w:t>.</w:t>
      </w:r>
      <w:r w:rsidR="005D0CA6">
        <w:t xml:space="preserve"> Unfortunately, the algorithm is known to be significantly slower than the other techniques described</w:t>
      </w:r>
      <w:r w:rsidR="002039F6">
        <w:t xml:space="preserve">, due to the original algorithm having to traverse all the data </w:t>
      </w:r>
      <w:r w:rsidR="002A11C9">
        <w:t>to</w:t>
      </w:r>
      <w:r w:rsidR="002039F6">
        <w:t xml:space="preserve"> </w:t>
      </w:r>
      <w:r w:rsidR="002039F6">
        <w:lastRenderedPageBreak/>
        <w:t xml:space="preserve">generate the mesh </w:t>
      </w:r>
      <w:r w:rsidR="002039F6" w:rsidRPr="002039F6">
        <w:rPr>
          <w:rFonts w:ascii="Calibri" w:hAnsi="Calibri" w:cs="Calibri"/>
        </w:rPr>
        <w:t>(Newman and Yi 2006)</w:t>
      </w:r>
      <w:r w:rsidR="002039F6">
        <w:t>. Although efforts have been made to speed up and improve this algorithm, a more traditional approach would work best for something of the scale intended for this project.</w:t>
      </w:r>
      <w:r w:rsidR="005D0CA6">
        <w:t xml:space="preserve"> </w:t>
      </w:r>
    </w:p>
    <w:p w14:paraId="3A38A1CA" w14:textId="3E0446E2" w:rsidR="004F6D6A" w:rsidRDefault="004F6D6A" w:rsidP="004F6D6A">
      <w:pPr>
        <w:pStyle w:val="Heading2"/>
        <w:rPr>
          <w:color w:val="auto"/>
        </w:rPr>
      </w:pPr>
      <w:bookmarkStart w:id="4" w:name="_Toc98239183"/>
      <w:r w:rsidRPr="00E934C6">
        <w:rPr>
          <w:color w:val="auto"/>
        </w:rPr>
        <w:t>2.</w:t>
      </w:r>
      <w:r>
        <w:rPr>
          <w:color w:val="auto"/>
        </w:rPr>
        <w:t>2</w:t>
      </w:r>
      <w:r w:rsidRPr="00E934C6">
        <w:rPr>
          <w:color w:val="auto"/>
        </w:rPr>
        <w:t xml:space="preserve"> </w:t>
      </w:r>
      <w:bookmarkEnd w:id="4"/>
      <w:r w:rsidR="008B5BC6">
        <w:rPr>
          <w:color w:val="auto"/>
        </w:rPr>
        <w:t>Floating Point Errors</w:t>
      </w:r>
    </w:p>
    <w:p w14:paraId="02CFDDDA" w14:textId="77777777" w:rsidR="004F6D6A" w:rsidRDefault="004F6D6A" w:rsidP="00C72B70">
      <w:pPr>
        <w:spacing w:line="480" w:lineRule="auto"/>
      </w:pPr>
    </w:p>
    <w:p w14:paraId="2BD4CF59" w14:textId="2BC20B71" w:rsidR="00962968" w:rsidRPr="003B46E3" w:rsidRDefault="00962968" w:rsidP="00C72B70">
      <w:pPr>
        <w:spacing w:line="480" w:lineRule="auto"/>
      </w:pPr>
      <w:r>
        <w:t xml:space="preserve">Floating point errors may also occur </w:t>
      </w:r>
      <w:r w:rsidR="00671D11">
        <w:t>during the generation and runtime of the planet generation.</w:t>
      </w:r>
      <w:r w:rsidR="006B7506">
        <w:t xml:space="preserve"> In the context of this project, due to floats only having 6 digits of accuracy, once you go further than 1000 kilometres out, you start to lose</w:t>
      </w:r>
      <w:r w:rsidR="000D49EB">
        <w:t xml:space="preserve"> </w:t>
      </w:r>
      <w:r w:rsidR="006B7506">
        <w:t xml:space="preserve">that accuracy </w:t>
      </w:r>
      <w:r w:rsidR="006B7506">
        <w:fldChar w:fldCharType="begin"/>
      </w:r>
      <w:r w:rsidR="006B7506">
        <w:instrText xml:space="preserve"> ADDIN ZOTERO_ITEM CSL_CITATION {"citationID":"oQxMPVvk","properties":{"formattedCitation":"(O\\uc0\\u8217{}Neil 2022)","plainCitation":"(O’Neil 2022)","noteIndex":0},"citationItems":[{"id":40,"uris":["http://zotero.org/users/8948670/items/QJVKAZWC"],"uri":["http://zotero.org/users/8948670/items/QJVKAZWC"],"itemData":{"id":40,"type":"webpage","abstract":"Parts One and Two of Sean O'Neil's series on generating a real-time procedural universe explained how to dynamically generate and render planetary bodies at real-time speeds using a function based on fractal Brownian motion paired with a spherical ROAM algorithm. This installment concentrates on how to scale that up to a star system or even an entire galaxy.","language":"en","title":"A Real-Time Procedural Universe, Part Three: Matters of Scale","title-short":"A Real-Time Procedural Universe, Part Three","URL":"https://www.gamasutra.com/view/feature/131393/a_realtime_procedural_universe_.php","author":[{"family":"O'Neil","given":""}],"accessed":{"date-parts":[["2022",2,4]]}}}],"schema":"https://github.com/citation-style-language/schema/raw/master/csl-citation.json"} </w:instrText>
      </w:r>
      <w:r w:rsidR="006B7506">
        <w:fldChar w:fldCharType="separate"/>
      </w:r>
      <w:r w:rsidR="006B7506" w:rsidRPr="006B7506">
        <w:rPr>
          <w:rFonts w:ascii="Calibri" w:hAnsi="Calibri" w:cs="Calibri"/>
          <w:szCs w:val="24"/>
        </w:rPr>
        <w:t>(O’Neil 2022)</w:t>
      </w:r>
      <w:r w:rsidR="006B7506">
        <w:fldChar w:fldCharType="end"/>
      </w:r>
      <w:r w:rsidR="006B7506">
        <w:t xml:space="preserve">. Symptoms of this inaccuracy can be seen in a talk at Unite 2013 concerning the game Kerbal Space Program. </w:t>
      </w:r>
      <w:r w:rsidR="002B2EFF">
        <w:t>This talk demonstrates a “Jitter” that occurs,</w:t>
      </w:r>
      <w:r w:rsidR="001E191D">
        <w:t xml:space="preserve"> which is a vibrating of the game object,</w:t>
      </w:r>
      <w:r w:rsidR="002B2EFF">
        <w:t xml:space="preserve"> that worsens the further out they bring the test spaceship </w:t>
      </w:r>
      <w:r w:rsidR="002B2EFF">
        <w:fldChar w:fldCharType="begin"/>
      </w:r>
      <w:r w:rsidR="002B2EFF">
        <w:instrText xml:space="preserve"> ADDIN ZOTERO_ITEM CSL_CITATION {"citationID":"LivgvbJI","properties":{"formattedCitation":"({\\i{}Unite 2013 - Building a new universe in Kerbal Space Program} 2013)","plainCitation":"(Unite 2013 - Building a new universe in Kerbal Space Program 2013)","noteIndex":0},"citationItems":[{"id":57,"uris":["http://zotero.org/users/8948670/items/RM33U5K2"],"uri":["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2B2EFF">
        <w:fldChar w:fldCharType="separate"/>
      </w:r>
      <w:r w:rsidR="002039F6" w:rsidRPr="002039F6">
        <w:rPr>
          <w:rFonts w:ascii="Calibri" w:hAnsi="Calibri" w:cs="Calibri"/>
          <w:szCs w:val="24"/>
        </w:rPr>
        <w:t>(</w:t>
      </w:r>
      <w:r w:rsidR="002A11C9">
        <w:rPr>
          <w:rFonts w:ascii="Calibri" w:hAnsi="Calibri" w:cs="Calibri"/>
          <w:szCs w:val="24"/>
        </w:rPr>
        <w:t>Unity</w:t>
      </w:r>
      <w:r w:rsidR="002039F6" w:rsidRPr="002039F6">
        <w:rPr>
          <w:rFonts w:ascii="Calibri" w:hAnsi="Calibri" w:cs="Calibri"/>
          <w:szCs w:val="24"/>
        </w:rPr>
        <w:t xml:space="preserve"> 2013)</w:t>
      </w:r>
      <w:r w:rsidR="002B2EFF">
        <w:fldChar w:fldCharType="end"/>
      </w:r>
      <w:r w:rsidR="002B2EFF">
        <w:t>.</w:t>
      </w:r>
      <w:r w:rsidR="006B7506">
        <w:t xml:space="preserve"> </w:t>
      </w:r>
      <w:r w:rsidR="001E191D">
        <w:t xml:space="preserve"> In order to amend theses issues, the Kerbal Space Program developers then describe a solution that moves the player camera and game objects into different game spaces, depending on the current scale that is being dealt with </w:t>
      </w:r>
      <w:r w:rsidR="001E191D">
        <w:fldChar w:fldCharType="begin"/>
      </w:r>
      <w:r w:rsidR="002039F6">
        <w:instrText xml:space="preserve"> ADDIN ZOTERO_ITEM CSL_CITATION {"citationID":"RcL2MZsL","properties":{"formattedCitation":"({\\i{}Unite 2013 - Building a new universe in Kerbal Space Program} 2013)","plainCitation":"(Unite 2013 - Building a new universe in Kerbal Space Program 2013)","noteIndex":0},"citationItems":[{"id":57,"uris":["http://zotero.org/users/8948670/items/RM33U5K2"],"uri":["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1E191D">
        <w:fldChar w:fldCharType="separate"/>
      </w:r>
      <w:r w:rsidR="002039F6" w:rsidRPr="002039F6">
        <w:rPr>
          <w:rFonts w:ascii="Calibri" w:hAnsi="Calibri" w:cs="Calibri"/>
          <w:szCs w:val="24"/>
        </w:rPr>
        <w:t>(</w:t>
      </w:r>
      <w:r w:rsidR="002A11C9">
        <w:rPr>
          <w:rFonts w:ascii="Calibri" w:hAnsi="Calibri" w:cs="Calibri"/>
          <w:szCs w:val="24"/>
        </w:rPr>
        <w:t>Unity</w:t>
      </w:r>
      <w:r w:rsidR="002039F6" w:rsidRPr="002039F6">
        <w:rPr>
          <w:rFonts w:ascii="Calibri" w:hAnsi="Calibri" w:cs="Calibri"/>
          <w:szCs w:val="24"/>
        </w:rPr>
        <w:t xml:space="preserve"> 2013)</w:t>
      </w:r>
      <w:r w:rsidR="001E191D">
        <w:fldChar w:fldCharType="end"/>
      </w:r>
      <w:r w:rsidR="001E191D">
        <w:t xml:space="preserve">. </w:t>
      </w:r>
    </w:p>
    <w:p w14:paraId="3ADE5736" w14:textId="49716779" w:rsidR="00E934C6" w:rsidRDefault="00E934C6" w:rsidP="00532B16">
      <w:pPr>
        <w:pStyle w:val="Heading2"/>
        <w:rPr>
          <w:color w:val="auto"/>
        </w:rPr>
      </w:pPr>
      <w:bookmarkStart w:id="5" w:name="_Toc98239184"/>
      <w:r w:rsidRPr="00E934C6">
        <w:rPr>
          <w:color w:val="auto"/>
        </w:rPr>
        <w:t>2.</w:t>
      </w:r>
      <w:r w:rsidR="004F6D6A">
        <w:rPr>
          <w:color w:val="auto"/>
        </w:rPr>
        <w:t>3</w:t>
      </w:r>
      <w:r w:rsidRPr="00E934C6">
        <w:rPr>
          <w:color w:val="auto"/>
        </w:rPr>
        <w:t xml:space="preserve"> Procedural generation techniques</w:t>
      </w:r>
      <w:bookmarkEnd w:id="5"/>
    </w:p>
    <w:p w14:paraId="5CBAC543" w14:textId="77777777" w:rsidR="00B77840" w:rsidRPr="00B77840" w:rsidRDefault="00B77840" w:rsidP="00B77840"/>
    <w:p w14:paraId="548D23E3" w14:textId="460C7C44" w:rsidR="00532B16" w:rsidRPr="00532B16" w:rsidRDefault="00532B16" w:rsidP="00B77840">
      <w:pPr>
        <w:spacing w:line="480" w:lineRule="auto"/>
      </w:pPr>
      <w:r>
        <w:t>In Computer graphics, there are many methods for procedural content generation. One of the more popular techniques within this field is the use of noise functions</w:t>
      </w:r>
      <w:r w:rsidR="00B77840">
        <w:t xml:space="preserve"> (Reference needed)</w:t>
      </w:r>
      <w:r>
        <w:t>.</w:t>
      </w:r>
      <w:r w:rsidR="00B77840">
        <w:t xml:space="preserve"> Noise is defined as, “the random number generator of computer graphics” </w:t>
      </w:r>
      <w:r w:rsidR="00B77840">
        <w:fldChar w:fldCharType="begin"/>
      </w:r>
      <w:r w:rsidR="00F674C4">
        <w:instrText xml:space="preserve"> ADDIN ZOTERO_ITEM CSL_CITATION {"citationID":"lW5v4A0Q","properties":{"formattedCitation":"(Lagae et al. 2010)","plainCitation":"(Lagae et al. 2010)","noteIndex":0},"citationItems":[{"id":75,"uris":["http://zotero.org/users/8948670/items/S6B357J7"],"uri":["http://zotero.org/users/8948670/items/S6B357J7"],"itemData":{"id":75,"type":"article-journal","abstract":"Procedural noise functions are widely used in computer graphics, from off-line rendering in movie production to interactive video games. The ability to add complex and intricate details at low memory and authoring cost is one of its main attractions. This survey is motivated by the inherent importance of noise in graphics, the widespread use of noise in industry and the fact that many recent research developments justify the need for an up-to-date survey. Our goal is to provide both a valuable entry point into the field of procedural noise functions, as well as a comprehensive view of the field to the informed reader. In this report, we cover procedural noise functions in all their aspects. We outline recent advances in research on this topic, discussing and comparing recent and well-established methods. We first formally define procedural noise functions based on stochastic processes and then classify and review existing procedural noise functions. We discuss how procedural noise functions are used for modelling and how they are applied to surfaces. We then introduce analysis tools and apply them to evaluate and compare the major approaches to noise generation. We finally identify several directions for future work.","container-title":"Computer Graphics Forum","DOI":"10.1111/j.1467-8659.2010.01827.x","ISSN":"1467-8659","issue":"8","language":"en","note":"_eprint: https://onlinelibrary.wiley.com/doi/pdf/10.1111/j.1467-8659.2010.01827.x","page":"2579-2600","source":"Wiley Online Library","title":"A Survey of Procedural Noise Functions","volume":"29","author":[{"family":"Lagae","given":"A."},{"family":"Lefebvre","given":"S."},{"family":"Cook","given":"R."},{"family":"DeRose","given":"T."},{"family":"Drettakis","given":"G."},{"family":"Ebert","given":"D.s."},{"family":"Lewis","given":"J.p."},{"family":"Perlin","given":"K."},{"family":"Zwicker","given":"M."}],"issued":{"date-parts":[["2010"]]}}}],"schema":"https://github.com/citation-style-language/schema/raw/master/csl-citation.json"} </w:instrText>
      </w:r>
      <w:r w:rsidR="00B77840">
        <w:fldChar w:fldCharType="separate"/>
      </w:r>
      <w:r w:rsidR="00F674C4" w:rsidRPr="00F674C4">
        <w:rPr>
          <w:rFonts w:ascii="Calibri" w:hAnsi="Calibri" w:cs="Calibri"/>
        </w:rPr>
        <w:t>(Lagae et al. 2010)</w:t>
      </w:r>
      <w:r w:rsidR="00B77840">
        <w:fldChar w:fldCharType="end"/>
      </w:r>
      <w:r w:rsidR="00F674C4">
        <w:t xml:space="preserve">. Of </w:t>
      </w:r>
      <w:r w:rsidR="00962968">
        <w:t>these</w:t>
      </w:r>
      <w:r w:rsidR="00F674C4">
        <w:t xml:space="preserve"> noise functions (such as Perlin, simplex and anisotropic) each function has their own characteristics, </w:t>
      </w:r>
      <w:r w:rsidR="0042602D">
        <w:t xml:space="preserve">such as </w:t>
      </w:r>
      <w:r w:rsidR="00956C43">
        <w:t>coherency</w:t>
      </w:r>
      <w:r w:rsidR="0042602D">
        <w:t>.</w:t>
      </w:r>
      <w:r w:rsidR="00956C43">
        <w:t xml:space="preserve"> </w:t>
      </w:r>
    </w:p>
    <w:p w14:paraId="6285A9A9" w14:textId="4AB7F24C" w:rsidR="003B46E3" w:rsidRPr="00962968" w:rsidRDefault="00E934C6" w:rsidP="00962968">
      <w:pPr>
        <w:pStyle w:val="Heading2"/>
        <w:rPr>
          <w:color w:val="auto"/>
        </w:rPr>
      </w:pPr>
      <w:bookmarkStart w:id="6" w:name="_Toc98239185"/>
      <w:r w:rsidRPr="003B46E3">
        <w:rPr>
          <w:color w:val="auto"/>
        </w:rPr>
        <w:t>2.</w:t>
      </w:r>
      <w:r w:rsidR="004F6D6A">
        <w:rPr>
          <w:color w:val="auto"/>
        </w:rPr>
        <w:t>4</w:t>
      </w:r>
      <w:r w:rsidRPr="003B46E3">
        <w:rPr>
          <w:color w:val="auto"/>
        </w:rPr>
        <w:t xml:space="preserve"> </w:t>
      </w:r>
      <w:r w:rsidR="003B46E3" w:rsidRPr="003B46E3">
        <w:rPr>
          <w:color w:val="auto"/>
        </w:rPr>
        <w:t>Atmospheric Rendering</w:t>
      </w:r>
      <w:bookmarkEnd w:id="6"/>
    </w:p>
    <w:p w14:paraId="215F10C7" w14:textId="44A7C1DF" w:rsidR="00FA1935" w:rsidRPr="00FA1935" w:rsidRDefault="00E934C6" w:rsidP="00FA1935">
      <w:pPr>
        <w:pStyle w:val="Heading1"/>
        <w:rPr>
          <w:color w:val="auto"/>
        </w:rPr>
      </w:pPr>
      <w:bookmarkStart w:id="7" w:name="_Toc98239186"/>
      <w:r>
        <w:rPr>
          <w:color w:val="auto"/>
        </w:rPr>
        <w:t xml:space="preserve">3.0 </w:t>
      </w:r>
      <w:r w:rsidR="00FA1935" w:rsidRPr="00FA1935">
        <w:rPr>
          <w:color w:val="auto"/>
        </w:rPr>
        <w:t>Design and Implementation</w:t>
      </w:r>
      <w:bookmarkEnd w:id="7"/>
    </w:p>
    <w:p w14:paraId="3AA0C0BA" w14:textId="440E6DDF" w:rsidR="00FA1935" w:rsidRPr="00FA1935" w:rsidRDefault="00FA1935" w:rsidP="00FA1935"/>
    <w:p w14:paraId="7899D6BB" w14:textId="6EEEC89E" w:rsidR="00FA1935" w:rsidRPr="00FA1935" w:rsidRDefault="00E934C6" w:rsidP="00FA1935">
      <w:pPr>
        <w:pStyle w:val="Heading1"/>
        <w:rPr>
          <w:color w:val="auto"/>
        </w:rPr>
      </w:pPr>
      <w:bookmarkStart w:id="8" w:name="_Toc98239187"/>
      <w:r>
        <w:rPr>
          <w:color w:val="auto"/>
        </w:rPr>
        <w:t xml:space="preserve">4.0 </w:t>
      </w:r>
      <w:r w:rsidR="00FA1935" w:rsidRPr="00FA1935">
        <w:rPr>
          <w:color w:val="auto"/>
        </w:rPr>
        <w:t>Testing</w:t>
      </w:r>
      <w:bookmarkEnd w:id="8"/>
    </w:p>
    <w:p w14:paraId="1CA7AB1E" w14:textId="675C5DCF" w:rsidR="00FA1935" w:rsidRPr="00FA1935" w:rsidRDefault="00FA1935" w:rsidP="00FA1935"/>
    <w:p w14:paraId="5D87CC14" w14:textId="20D6B67B" w:rsidR="00FA1935" w:rsidRPr="00FA1935" w:rsidRDefault="00E934C6" w:rsidP="00FA1935">
      <w:pPr>
        <w:pStyle w:val="Heading1"/>
        <w:rPr>
          <w:color w:val="auto"/>
        </w:rPr>
      </w:pPr>
      <w:bookmarkStart w:id="9" w:name="_Toc98239188"/>
      <w:r>
        <w:rPr>
          <w:color w:val="auto"/>
        </w:rPr>
        <w:lastRenderedPageBreak/>
        <w:t xml:space="preserve">5.0 </w:t>
      </w:r>
      <w:r w:rsidR="00FA1935" w:rsidRPr="00FA1935">
        <w:rPr>
          <w:color w:val="auto"/>
        </w:rPr>
        <w:t>Evaluation</w:t>
      </w:r>
      <w:bookmarkEnd w:id="9"/>
    </w:p>
    <w:p w14:paraId="4CCB8B51" w14:textId="37AC9345" w:rsidR="00FA1935" w:rsidRPr="00FA1935" w:rsidRDefault="00FA1935" w:rsidP="00FA1935"/>
    <w:p w14:paraId="729A86AB" w14:textId="6AC85FB5" w:rsidR="00FA1935" w:rsidRPr="00FA1935" w:rsidRDefault="00E934C6" w:rsidP="00FA1935">
      <w:pPr>
        <w:pStyle w:val="Heading1"/>
        <w:rPr>
          <w:color w:val="auto"/>
        </w:rPr>
      </w:pPr>
      <w:bookmarkStart w:id="10" w:name="_Toc98239189"/>
      <w:r>
        <w:rPr>
          <w:color w:val="auto"/>
        </w:rPr>
        <w:t xml:space="preserve">6.0 </w:t>
      </w:r>
      <w:r w:rsidR="00FA1935" w:rsidRPr="00FA1935">
        <w:rPr>
          <w:color w:val="auto"/>
        </w:rPr>
        <w:t>Conclusion</w:t>
      </w:r>
      <w:bookmarkEnd w:id="10"/>
    </w:p>
    <w:p w14:paraId="2A2D085D" w14:textId="77777777" w:rsidR="00FA1935" w:rsidRPr="00FA1935" w:rsidRDefault="00FA1935" w:rsidP="00FA1935"/>
    <w:p w14:paraId="237DBC1B" w14:textId="29A61447" w:rsidR="00FA1935" w:rsidRDefault="00FA1935" w:rsidP="00FA1935"/>
    <w:p w14:paraId="6364B1AC" w14:textId="77777777" w:rsidR="00FA1935" w:rsidRPr="00FA1935" w:rsidRDefault="00FA1935" w:rsidP="00FA1935"/>
    <w:sectPr w:rsidR="00FA1935" w:rsidRPr="00FA19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3D29"/>
    <w:rsid w:val="00006D3D"/>
    <w:rsid w:val="0003161C"/>
    <w:rsid w:val="000868BF"/>
    <w:rsid w:val="000D49EB"/>
    <w:rsid w:val="00130F42"/>
    <w:rsid w:val="00154F4A"/>
    <w:rsid w:val="001750B4"/>
    <w:rsid w:val="001E191D"/>
    <w:rsid w:val="002039F6"/>
    <w:rsid w:val="002A11C9"/>
    <w:rsid w:val="002B2EFF"/>
    <w:rsid w:val="002E26F0"/>
    <w:rsid w:val="002F6AA2"/>
    <w:rsid w:val="003177C2"/>
    <w:rsid w:val="003255A1"/>
    <w:rsid w:val="003719DB"/>
    <w:rsid w:val="003B46E3"/>
    <w:rsid w:val="003C3209"/>
    <w:rsid w:val="0042602D"/>
    <w:rsid w:val="004F6D6A"/>
    <w:rsid w:val="00532B16"/>
    <w:rsid w:val="005B4AB9"/>
    <w:rsid w:val="005D0CA6"/>
    <w:rsid w:val="005F7395"/>
    <w:rsid w:val="00671D11"/>
    <w:rsid w:val="006B7506"/>
    <w:rsid w:val="006D6A1C"/>
    <w:rsid w:val="00706141"/>
    <w:rsid w:val="00735650"/>
    <w:rsid w:val="00883AE3"/>
    <w:rsid w:val="008B5BC6"/>
    <w:rsid w:val="008D29DC"/>
    <w:rsid w:val="00922819"/>
    <w:rsid w:val="00956C43"/>
    <w:rsid w:val="00962968"/>
    <w:rsid w:val="00A0763C"/>
    <w:rsid w:val="00AF473F"/>
    <w:rsid w:val="00B46492"/>
    <w:rsid w:val="00B77840"/>
    <w:rsid w:val="00B808C2"/>
    <w:rsid w:val="00BF63C1"/>
    <w:rsid w:val="00C10A5D"/>
    <w:rsid w:val="00C72B70"/>
    <w:rsid w:val="00C84CFB"/>
    <w:rsid w:val="00CC0E8F"/>
    <w:rsid w:val="00D308DF"/>
    <w:rsid w:val="00D434B9"/>
    <w:rsid w:val="00DE7CF9"/>
    <w:rsid w:val="00DF264A"/>
    <w:rsid w:val="00E03D29"/>
    <w:rsid w:val="00E934C6"/>
    <w:rsid w:val="00ED79C4"/>
    <w:rsid w:val="00F40C2F"/>
    <w:rsid w:val="00F506FC"/>
    <w:rsid w:val="00F674C4"/>
    <w:rsid w:val="00F7332F"/>
    <w:rsid w:val="00FA19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FE8A3"/>
  <w15:chartTrackingRefBased/>
  <w15:docId w15:val="{EB527382-1F42-4680-B38A-DE48BBACB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4F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34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B46E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4F4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54F4A"/>
    <w:pPr>
      <w:outlineLvl w:val="9"/>
    </w:pPr>
    <w:rPr>
      <w:lang w:val="en-US"/>
    </w:rPr>
  </w:style>
  <w:style w:type="paragraph" w:styleId="TOC1">
    <w:name w:val="toc 1"/>
    <w:basedOn w:val="Normal"/>
    <w:next w:val="Normal"/>
    <w:autoRedefine/>
    <w:uiPriority w:val="39"/>
    <w:unhideWhenUsed/>
    <w:rsid w:val="00154F4A"/>
    <w:pPr>
      <w:spacing w:after="100"/>
    </w:pPr>
  </w:style>
  <w:style w:type="character" w:styleId="Hyperlink">
    <w:name w:val="Hyperlink"/>
    <w:basedOn w:val="DefaultParagraphFont"/>
    <w:uiPriority w:val="99"/>
    <w:unhideWhenUsed/>
    <w:rsid w:val="00154F4A"/>
    <w:rPr>
      <w:color w:val="0563C1" w:themeColor="hyperlink"/>
      <w:u w:val="single"/>
    </w:rPr>
  </w:style>
  <w:style w:type="character" w:customStyle="1" w:styleId="Heading2Char">
    <w:name w:val="Heading 2 Char"/>
    <w:basedOn w:val="DefaultParagraphFont"/>
    <w:link w:val="Heading2"/>
    <w:uiPriority w:val="9"/>
    <w:rsid w:val="00E934C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B46E3"/>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3B46E3"/>
    <w:pPr>
      <w:spacing w:after="100"/>
      <w:ind w:left="220"/>
    </w:pPr>
  </w:style>
  <w:style w:type="paragraph" w:styleId="TOC3">
    <w:name w:val="toc 3"/>
    <w:basedOn w:val="Normal"/>
    <w:next w:val="Normal"/>
    <w:autoRedefine/>
    <w:uiPriority w:val="39"/>
    <w:unhideWhenUsed/>
    <w:rsid w:val="003B46E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3</TotalTime>
  <Pages>5</Pages>
  <Words>2914</Words>
  <Characters>16613</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urst (s5226058)</dc:creator>
  <cp:keywords/>
  <dc:description/>
  <cp:lastModifiedBy>Adam Hurst (s5226058)</cp:lastModifiedBy>
  <cp:revision>82</cp:revision>
  <dcterms:created xsi:type="dcterms:W3CDTF">2022-02-04T16:09:00Z</dcterms:created>
  <dcterms:modified xsi:type="dcterms:W3CDTF">2022-03-15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78jpqxcy"/&gt;&lt;style id="http://www.zotero.org/styles/harvard-bournemouth-university"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